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5EC99B9" w14:textId="01C765A6" w:rsidR="003518CC" w:rsidRDefault="00366C20" w:rsidP="00366C20">
      <w:pPr>
        <w:jc w:val="center"/>
      </w:pPr>
      <w:r w:rsidRPr="00B13878">
        <w:rPr>
          <w:rFonts w:ascii="Times New Roman" w:hAnsi="Times New Roman" w:cs="Times New Roman"/>
          <w:b/>
        </w:rPr>
        <w:t xml:space="preserve">Table </w:t>
      </w:r>
      <w:r>
        <w:rPr>
          <w:rFonts w:ascii="Times New Roman" w:hAnsi="Times New Roman" w:cs="Times New Roman"/>
          <w:b/>
        </w:rPr>
        <w:t>B</w:t>
      </w:r>
      <w:r>
        <w:rPr>
          <w:rFonts w:ascii="Times New Roman" w:hAnsi="Times New Roman" w:cs="Times New Roman"/>
        </w:rPr>
        <w:t xml:space="preserve">. </w:t>
      </w:r>
      <w:r w:rsidRPr="00562281">
        <w:rPr>
          <w:rFonts w:ascii="Times New Roman" w:hAnsi="Times New Roman" w:cs="Times New Roman"/>
        </w:rPr>
        <w:t>Montreal General Hospital Enhanced Recovery After Surgery program for colorectal surgery</w:t>
      </w:r>
    </w:p>
    <w:p w14:paraId="60D204AE" w14:textId="77777777" w:rsidR="00565FD2" w:rsidRDefault="00565FD2"/>
    <w:p w14:paraId="740A6312" w14:textId="77777777" w:rsidR="00565FD2" w:rsidRDefault="00565FD2"/>
    <w:tbl>
      <w:tblPr>
        <w:tblStyle w:val="TableGrid"/>
        <w:tblpPr w:leftFromText="180" w:rightFromText="180" w:vertAnchor="text" w:horzAnchor="page" w:tblpX="829" w:tblpY="-201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60"/>
        <w:gridCol w:w="10516"/>
      </w:tblGrid>
      <w:tr w:rsidR="00565FD2" w:rsidRPr="00220B7A" w14:paraId="28F99E33" w14:textId="77777777" w:rsidTr="00565FD2">
        <w:trPr>
          <w:trHeight w:val="419"/>
        </w:trPr>
        <w:tc>
          <w:tcPr>
            <w:tcW w:w="2660" w:type="dxa"/>
          </w:tcPr>
          <w:p w14:paraId="4D879DE7" w14:textId="77777777" w:rsidR="00565FD2" w:rsidRPr="00220B7A" w:rsidRDefault="00565FD2" w:rsidP="00565FD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516" w:type="dxa"/>
          </w:tcPr>
          <w:p w14:paraId="66C18434" w14:textId="77777777" w:rsidR="00565FD2" w:rsidRPr="00145E89" w:rsidRDefault="00565FD2" w:rsidP="00565FD2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145E89">
              <w:rPr>
                <w:rFonts w:ascii="Times New Roman" w:hAnsi="Times New Roman" w:cs="Times New Roman"/>
                <w:b/>
              </w:rPr>
              <w:t>ERAS element</w:t>
            </w:r>
          </w:p>
        </w:tc>
      </w:tr>
      <w:tr w:rsidR="00565FD2" w:rsidRPr="00220B7A" w14:paraId="2814FE50" w14:textId="77777777" w:rsidTr="00565FD2">
        <w:trPr>
          <w:trHeight w:val="3670"/>
        </w:trPr>
        <w:tc>
          <w:tcPr>
            <w:tcW w:w="2660" w:type="dxa"/>
          </w:tcPr>
          <w:p w14:paraId="0B36E62B" w14:textId="77777777" w:rsidR="00565FD2" w:rsidRPr="00145E89" w:rsidRDefault="00565FD2" w:rsidP="00565FD2">
            <w:pPr>
              <w:rPr>
                <w:rFonts w:ascii="Times New Roman" w:hAnsi="Times New Roman" w:cs="Times New Roman"/>
                <w:b/>
                <w:i/>
              </w:rPr>
            </w:pPr>
            <w:r w:rsidRPr="00145E89">
              <w:rPr>
                <w:rFonts w:ascii="Times New Roman" w:hAnsi="Times New Roman" w:cs="Times New Roman"/>
                <w:b/>
                <w:i/>
              </w:rPr>
              <w:t>Preoperative period</w:t>
            </w:r>
          </w:p>
        </w:tc>
        <w:tc>
          <w:tcPr>
            <w:tcW w:w="10516" w:type="dxa"/>
          </w:tcPr>
          <w:p w14:paraId="5428B8B7" w14:textId="77777777" w:rsidR="00565FD2" w:rsidRDefault="00565FD2" w:rsidP="00565FD2">
            <w:pPr>
              <w:ind w:left="34" w:hanging="35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Patient education: </w:t>
            </w:r>
          </w:p>
          <w:p w14:paraId="39432E0E" w14:textId="77777777" w:rsidR="00565FD2" w:rsidRPr="00220B7A" w:rsidRDefault="00565FD2" w:rsidP="00565FD2">
            <w:pPr>
              <w:ind w:left="755" w:hanging="35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Pr="00220B7A">
              <w:rPr>
                <w:rFonts w:ascii="Times New Roman" w:hAnsi="Times New Roman" w:cs="Times New Roman"/>
              </w:rPr>
              <w:t>ral and written explanation</w:t>
            </w:r>
            <w:r>
              <w:rPr>
                <w:rFonts w:ascii="Times New Roman" w:hAnsi="Times New Roman" w:cs="Times New Roman"/>
              </w:rPr>
              <w:t>s</w:t>
            </w:r>
            <w:r w:rsidRPr="00220B7A">
              <w:rPr>
                <w:rFonts w:ascii="Times New Roman" w:hAnsi="Times New Roman" w:cs="Times New Roman"/>
              </w:rPr>
              <w:t xml:space="preserve"> about the perioperative pathway</w:t>
            </w:r>
            <w:r>
              <w:rPr>
                <w:rFonts w:ascii="Times New Roman" w:hAnsi="Times New Roman" w:cs="Times New Roman"/>
              </w:rPr>
              <w:t>, diet and ambulation plan, presence of drains, expectation about duration of hospital stay (3-4 days)</w:t>
            </w:r>
          </w:p>
          <w:p w14:paraId="614AA64D" w14:textId="77777777" w:rsidR="00565FD2" w:rsidRDefault="00565FD2" w:rsidP="00565FD2">
            <w:pPr>
              <w:rPr>
                <w:rFonts w:ascii="Times New Roman" w:hAnsi="Times New Roman" w:cs="Times New Roman"/>
              </w:rPr>
            </w:pPr>
            <w:r w:rsidRPr="00220B7A">
              <w:rPr>
                <w:rFonts w:ascii="Times New Roman" w:hAnsi="Times New Roman" w:cs="Times New Roman"/>
              </w:rPr>
              <w:t>Medical optimization of risk factors</w:t>
            </w:r>
          </w:p>
          <w:p w14:paraId="07DAC24D" w14:textId="77777777" w:rsidR="00565FD2" w:rsidRDefault="00565FD2" w:rsidP="00565F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ehabilitation (research only)</w:t>
            </w:r>
          </w:p>
          <w:p w14:paraId="6E5CADC8" w14:textId="77777777" w:rsidR="00565FD2" w:rsidRDefault="00565FD2" w:rsidP="00565F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arbohydrate loading beverages 100 g the night before and 50 g the morning of surgery</w:t>
            </w:r>
          </w:p>
          <w:p w14:paraId="7483B921" w14:textId="77777777" w:rsidR="00565FD2" w:rsidRDefault="00565FD2" w:rsidP="00565F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/>
              </w:rPr>
              <w:t>Adherence to preoperative fasting guidelines</w:t>
            </w:r>
            <w:r>
              <w:rPr>
                <w:rFonts w:ascii="Times New Roman" w:hAnsi="Times New Roman"/>
                <w:vertAlign w:val="superscript"/>
              </w:rPr>
              <w:t>*</w:t>
            </w:r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fldChar w:fldCharType="begin">
                <w:fldData xml:space="preserve">PEVuZE5vdGU+PENpdGU+PEF1dGhvcj5BbWVyaWNhbiBTb2NpZXR5IG9mIEFuZXN0aGVzaW9sb2dp
c3RzPC9BdXRob3I+PFllYXI+MjAxMTwvWWVhcj48UmVjTnVtPjE5NzwvUmVjTnVtPjxEaXNwbGF5
VGV4dD48c3R5bGUgZmFjZT0ic3VwZXJzY3JpcHQiPjE8L3N0eWxlPjwvRGlzcGxheVRleHQ+PHJl
Y29yZD48cmVjLW51bWJlcj4xOTc8L3JlYy1udW1iZXI+PGZvcmVpZ24ta2V5cz48a2V5IGFwcD0i
RU4iIGRiLWlkPSJ6MGRmeDA1ZHI5cnd0NmVldHJtdnY1cHJ6c3N3dmRkc3ZkdjAiIHRpbWVzdGFt
cD0iMTM5MDkzMjQ1MiI+MTk3PC9rZXk+PC9mb3JlaWduLWtleXM+PHJlZi10eXBlIG5hbWU9Ikpv
dXJuYWwgQXJ0aWNsZSI+MTc8L3JlZi10eXBlPjxjb250cmlidXRvcnM+PGF1dGhvcnM+PGF1dGhv
cj5BbWVyaWNhbiBTb2NpZXR5IG9mIEFuZXN0aGVzaW9sb2dpc3RzLCBDb21taXR0ZWU8L2F1dGhv
cj48L2F1dGhvcnM+PC9jb250cmlidXRvcnM+PHRpdGxlcz48dGl0bGU+UHJhY3RpY2UgZ3VpZGVs
aW5lcyBmb3IgcHJlb3BlcmF0aXZlIGZhc3RpbmcgYW5kIHRoZSB1c2Ugb2YgcGhhcm1hY29sb2dp
YyBhZ2VudHMgdG8gcmVkdWNlIHRoZSByaXNrIG9mIHB1bG1vbmFyeSBhc3BpcmF0aW9uOiBhcHBs
aWNhdGlvbiB0byBoZWFsdGh5IHBhdGllbnRzIHVuZGVyZ29pbmcgZWxlY3RpdmUgcHJvY2VkdXJl
czogYW4gdXBkYXRlZCByZXBvcnQgYnkgdGhlIEFtZXJpY2FuIFNvY2lldHkgb2YgQW5lc3RoZXNp
b2xvZ2lzdHMgQ29tbWl0dGVlIG9uIFN0YW5kYXJkcyBhbmQgUHJhY3RpY2UgUGFyYW1ldGVyczwv
dGl0bGU+PHNlY29uZGFyeS10aXRsZT5BbmVzdGhlc2lvbG9neTwvc2Vjb25kYXJ5LXRpdGxlPjxh
bHQtdGl0bGU+QW5lc3RoZXNpb2xvZ3k8L2FsdC10aXRsZT48L3RpdGxlcz48cGVyaW9kaWNhbD48
ZnVsbC10aXRsZT5BbmVzdGhlc2lvbG9neTwvZnVsbC10aXRsZT48YWJici0xPkFuZXN0aGVzaW9s
b2d5PC9hYmJyLTE+PGFiYnItMj5BbmVzdGhlc2lvbG9neTwvYWJici0yPjwvcGVyaW9kaWNhbD48
YWx0LXBlcmlvZGljYWw+PGZ1bGwtdGl0bGU+QW5lc3RoZXNpb2xvZ3k8L2Z1bGwtdGl0bGU+PGFi
YnItMT5BbmVzdGhlc2lvbG9neTwvYWJici0xPjxhYmJyLTI+QW5lc3RoZXNpb2xvZ3k8L2FiYnIt
Mj48L2FsdC1wZXJpb2RpY2FsPjxwYWdlcz40OTUtNTExPC9wYWdlcz48dm9sdW1lPjExNDwvdm9s
dW1lPjxudW1iZXI+MzwvbnVtYmVyPjxrZXl3b3Jkcz48a2V5d29yZD5BZHVsdDwva2V5d29yZD48
a2V5d29yZD5BbnRhY2lkcy90aGVyYXBldXRpYyB1c2U8L2tleXdvcmQ+PGtleXdvcmQ+QW50aWVt
ZXRpY3MvdGhlcmFwZXV0aWMgdXNlPC9rZXl3b3JkPjxrZXl3b3JkPkNob2xpbmVyZ2ljIEFudGFn
b25pc3RzL3RoZXJhcGV1dGljIHVzZTwva2V5d29yZD48a2V5d29yZD5Db25zZW5zdXM8L2tleXdv
cmQ+PGtleXdvcmQ+RXZpZGVuY2UtQmFzZWQgTWVkaWNpbmU8L2tleXdvcmQ+PGtleXdvcmQ+RmFz
dGluZy8qcGh5c2lvbG9neTwva2V5d29yZD48a2V5d29yZD5GZW1hbGU8L2tleXdvcmQ+PGtleXdv
cmQ+Rm9vZDwva2V5d29yZD48a2V5d29yZD5HYXN0cmljIEFjaWQvc2VjcmV0aW9uPC9rZXl3b3Jk
PjxrZXl3b3JkPkdhc3Ryb2ludGVzdGluYWwgQWdlbnRzL3RoZXJhcGV1dGljIHVzZTwva2V5d29y
ZD48a2V5d29yZD5IdW1hbnM8L2tleXdvcmQ+PGtleXdvcmQ+SW5mYW50IEZvb2Q8L2tleXdvcmQ+
PGtleXdvcmQ+SW5mYW50LCBOZXdib3JuPC9rZXl3b3JkPjxrZXl3b3JkPk1ldGEtQW5hbHlzaXMg
YXMgVG9waWM8L2tleXdvcmQ+PGtleXdvcmQ+TWlsaywgSHVtYW48L2tleXdvcmQ+PGtleXdvcmQ+
KlByYWN0aWNlIEd1aWRlbGluZXMgYXMgVG9waWM8L2tleXdvcmQ+PGtleXdvcmQ+UHJlb3BlcmF0
aXZlIENhcmUvKnN0YW5kYXJkczwva2V5d29yZD48a2V5d29yZD5SZXNwaXJhdG9yeSBBc3BpcmF0
aW9uLypwcmV2ZW50aW9uICZhbXA7IGNvbnRyb2w8L2tleXdvcmQ+PGtleXdvcmQ+UmlzayBBc3Nl
c3NtZW50PC9rZXl3b3JkPjxrZXl3b3JkPipTdXJnaWNhbCBQcm9jZWR1cmVzLCBFbGVjdGl2ZTwv
a2V5d29yZD48L2tleXdvcmRzPjxkYXRlcz48eWVhcj4yMDExPC95ZWFyPjxwdWItZGF0ZXM+PGRh
dGU+TWFyPC9kYXRlPjwvcHViLWRhdGVzPjwvZGF0ZXM+PGlzYm4+MTUyOC0xMTc1IChFbGVjdHJv
bmljKSYjeEQ7MDAwMy0zMDIyIChMaW5raW5nKTwvaXNibj48YWNjZXNzaW9uLW51bT4yMTMwNzc3
MDwvYWNjZXNzaW9uLW51bT48dXJscz48cmVsYXRlZC11cmxzPjx1cmw+aHR0cDovL3d3dy5uY2Jp
Lm5sbS5uaWguZ292L3B1Ym1lZC8yMTMwNzc3MDwvdXJsPjx1cmw+aHR0cDovL2dyYXBoaWNzLnR4
Lm92aWQuY29tL292ZnRwZGZzL0ZQREROQ0xCREVBTEJGMDAvZnMwNDcvb3ZmdC9saXZlL2d2MDI0
LzAwMDAwNTQyLzAwMDAwNTQyLTIwMTEwMzAwMC0wMDAxMy5wZGY8L3VybD48L3JlbGF0ZWQtdXJs
cz48L3VybHM+PGVsZWN0cm9uaWMtcmVzb3VyY2UtbnVtPjEwLjEwOTcvQUxOLjBiMDEzZTMxODFm
Y2JmZDk8L2VsZWN0cm9uaWMtcmVzb3VyY2UtbnVtPjwvcmVjb3JkPjwvQ2l0ZT48L0VuZE5vdGU+
AG==
</w:fldData>
              </w:fldChar>
            </w:r>
            <w:r w:rsidR="00D53438">
              <w:rPr>
                <w:rFonts w:ascii="Times New Roman" w:hAnsi="Times New Roman"/>
              </w:rPr>
              <w:instrText xml:space="preserve"> ADDIN EN.CITE </w:instrText>
            </w:r>
            <w:r w:rsidR="00D53438">
              <w:rPr>
                <w:rFonts w:ascii="Times New Roman" w:hAnsi="Times New Roman"/>
              </w:rPr>
              <w:fldChar w:fldCharType="begin">
                <w:fldData xml:space="preserve">PEVuZE5vdGU+PENpdGU+PEF1dGhvcj5BbWVyaWNhbiBTb2NpZXR5IG9mIEFuZXN0aGVzaW9sb2dp
c3RzPC9BdXRob3I+PFllYXI+MjAxMTwvWWVhcj48UmVjTnVtPjE5NzwvUmVjTnVtPjxEaXNwbGF5
VGV4dD48c3R5bGUgZmFjZT0ic3VwZXJzY3JpcHQiPjE8L3N0eWxlPjwvRGlzcGxheVRleHQ+PHJl
Y29yZD48cmVjLW51bWJlcj4xOTc8L3JlYy1udW1iZXI+PGZvcmVpZ24ta2V5cz48a2V5IGFwcD0i
RU4iIGRiLWlkPSJ6MGRmeDA1ZHI5cnd0NmVldHJtdnY1cHJ6c3N3dmRkc3ZkdjAiIHRpbWVzdGFt
cD0iMTM5MDkzMjQ1MiI+MTk3PC9rZXk+PC9mb3JlaWduLWtleXM+PHJlZi10eXBlIG5hbWU9Ikpv
dXJuYWwgQXJ0aWNsZSI+MTc8L3JlZi10eXBlPjxjb250cmlidXRvcnM+PGF1dGhvcnM+PGF1dGhv
cj5BbWVyaWNhbiBTb2NpZXR5IG9mIEFuZXN0aGVzaW9sb2dpc3RzLCBDb21taXR0ZWU8L2F1dGhv
cj48L2F1dGhvcnM+PC9jb250cmlidXRvcnM+PHRpdGxlcz48dGl0bGU+UHJhY3RpY2UgZ3VpZGVs
aW5lcyBmb3IgcHJlb3BlcmF0aXZlIGZhc3RpbmcgYW5kIHRoZSB1c2Ugb2YgcGhhcm1hY29sb2dp
YyBhZ2VudHMgdG8gcmVkdWNlIHRoZSByaXNrIG9mIHB1bG1vbmFyeSBhc3BpcmF0aW9uOiBhcHBs
aWNhdGlvbiB0byBoZWFsdGh5IHBhdGllbnRzIHVuZGVyZ29pbmcgZWxlY3RpdmUgcHJvY2VkdXJl
czogYW4gdXBkYXRlZCByZXBvcnQgYnkgdGhlIEFtZXJpY2FuIFNvY2lldHkgb2YgQW5lc3RoZXNp
b2xvZ2lzdHMgQ29tbWl0dGVlIG9uIFN0YW5kYXJkcyBhbmQgUHJhY3RpY2UgUGFyYW1ldGVyczwv
dGl0bGU+PHNlY29uZGFyeS10aXRsZT5BbmVzdGhlc2lvbG9neTwvc2Vjb25kYXJ5LXRpdGxlPjxh
bHQtdGl0bGU+QW5lc3RoZXNpb2xvZ3k8L2FsdC10aXRsZT48L3RpdGxlcz48cGVyaW9kaWNhbD48
ZnVsbC10aXRsZT5BbmVzdGhlc2lvbG9neTwvZnVsbC10aXRsZT48YWJici0xPkFuZXN0aGVzaW9s
b2d5PC9hYmJyLTE+PGFiYnItMj5BbmVzdGhlc2lvbG9neTwvYWJici0yPjwvcGVyaW9kaWNhbD48
YWx0LXBlcmlvZGljYWw+PGZ1bGwtdGl0bGU+QW5lc3RoZXNpb2xvZ3k8L2Z1bGwtdGl0bGU+PGFi
YnItMT5BbmVzdGhlc2lvbG9neTwvYWJici0xPjxhYmJyLTI+QW5lc3RoZXNpb2xvZ3k8L2FiYnIt
Mj48L2FsdC1wZXJpb2RpY2FsPjxwYWdlcz40OTUtNTExPC9wYWdlcz48dm9sdW1lPjExNDwvdm9s
dW1lPjxudW1iZXI+MzwvbnVtYmVyPjxrZXl3b3Jkcz48a2V5d29yZD5BZHVsdDwva2V5d29yZD48
a2V5d29yZD5BbnRhY2lkcy90aGVyYXBldXRpYyB1c2U8L2tleXdvcmQ+PGtleXdvcmQ+QW50aWVt
ZXRpY3MvdGhlcmFwZXV0aWMgdXNlPC9rZXl3b3JkPjxrZXl3b3JkPkNob2xpbmVyZ2ljIEFudGFn
b25pc3RzL3RoZXJhcGV1dGljIHVzZTwva2V5d29yZD48a2V5d29yZD5Db25zZW5zdXM8L2tleXdv
cmQ+PGtleXdvcmQ+RXZpZGVuY2UtQmFzZWQgTWVkaWNpbmU8L2tleXdvcmQ+PGtleXdvcmQ+RmFz
dGluZy8qcGh5c2lvbG9neTwva2V5d29yZD48a2V5d29yZD5GZW1hbGU8L2tleXdvcmQ+PGtleXdv
cmQ+Rm9vZDwva2V5d29yZD48a2V5d29yZD5HYXN0cmljIEFjaWQvc2VjcmV0aW9uPC9rZXl3b3Jk
PjxrZXl3b3JkPkdhc3Ryb2ludGVzdGluYWwgQWdlbnRzL3RoZXJhcGV1dGljIHVzZTwva2V5d29y
ZD48a2V5d29yZD5IdW1hbnM8L2tleXdvcmQ+PGtleXdvcmQ+SW5mYW50IEZvb2Q8L2tleXdvcmQ+
PGtleXdvcmQ+SW5mYW50LCBOZXdib3JuPC9rZXl3b3JkPjxrZXl3b3JkPk1ldGEtQW5hbHlzaXMg
YXMgVG9waWM8L2tleXdvcmQ+PGtleXdvcmQ+TWlsaywgSHVtYW48L2tleXdvcmQ+PGtleXdvcmQ+
KlByYWN0aWNlIEd1aWRlbGluZXMgYXMgVG9waWM8L2tleXdvcmQ+PGtleXdvcmQ+UHJlb3BlcmF0
aXZlIENhcmUvKnN0YW5kYXJkczwva2V5d29yZD48a2V5d29yZD5SZXNwaXJhdG9yeSBBc3BpcmF0
aW9uLypwcmV2ZW50aW9uICZhbXA7IGNvbnRyb2w8L2tleXdvcmQ+PGtleXdvcmQ+UmlzayBBc3Nl
c3NtZW50PC9rZXl3b3JkPjxrZXl3b3JkPipTdXJnaWNhbCBQcm9jZWR1cmVzLCBFbGVjdGl2ZTwv
a2V5d29yZD48L2tleXdvcmRzPjxkYXRlcz48eWVhcj4yMDExPC95ZWFyPjxwdWItZGF0ZXM+PGRh
dGU+TWFyPC9kYXRlPjwvcHViLWRhdGVzPjwvZGF0ZXM+PGlzYm4+MTUyOC0xMTc1IChFbGVjdHJv
bmljKSYjeEQ7MDAwMy0zMDIyIChMaW5raW5nKTwvaXNibj48YWNjZXNzaW9uLW51bT4yMTMwNzc3
MDwvYWNjZXNzaW9uLW51bT48dXJscz48cmVsYXRlZC11cmxzPjx1cmw+aHR0cDovL3d3dy5uY2Jp
Lm5sbS5uaWguZ292L3B1Ym1lZC8yMTMwNzc3MDwvdXJsPjx1cmw+aHR0cDovL2dyYXBoaWNzLnR4
Lm92aWQuY29tL292ZnRwZGZzL0ZQREROQ0xCREVBTEJGMDAvZnMwNDcvb3ZmdC9saXZlL2d2MDI0
LzAwMDAwNTQyLzAwMDAwNTQyLTIwMTEwMzAwMC0wMDAxMy5wZGY8L3VybD48L3JlbGF0ZWQtdXJs
cz48L3VybHM+PGVsZWN0cm9uaWMtcmVzb3VyY2UtbnVtPjEwLjEwOTcvQUxOLjBiMDEzZTMxODFm
Y2JmZDk8L2VsZWN0cm9uaWMtcmVzb3VyY2UtbnVtPjwvcmVjb3JkPjwvQ2l0ZT48L0VuZE5vdGU+
AG==
</w:fldData>
              </w:fldChar>
            </w:r>
            <w:r w:rsidR="00D53438">
              <w:rPr>
                <w:rFonts w:ascii="Times New Roman" w:hAnsi="Times New Roman"/>
              </w:rPr>
              <w:instrText xml:space="preserve"> ADDIN EN.CITE.DATA  </w:instrText>
            </w:r>
            <w:r w:rsidR="00D53438">
              <w:rPr>
                <w:rFonts w:ascii="Times New Roman" w:hAnsi="Times New Roman"/>
              </w:rPr>
            </w:r>
            <w:r w:rsidR="00D53438">
              <w:rPr>
                <w:rFonts w:ascii="Times New Roman" w:hAnsi="Times New Roman"/>
              </w:rPr>
              <w:fldChar w:fldCharType="end"/>
            </w:r>
            <w:r>
              <w:rPr>
                <w:rFonts w:ascii="Times New Roman" w:hAnsi="Times New Roman"/>
              </w:rPr>
            </w:r>
            <w:r>
              <w:rPr>
                <w:rFonts w:ascii="Times New Roman" w:hAnsi="Times New Roman"/>
              </w:rPr>
              <w:fldChar w:fldCharType="separate"/>
            </w:r>
            <w:r w:rsidR="00D53438" w:rsidRPr="00D53438">
              <w:rPr>
                <w:rFonts w:ascii="Times New Roman" w:hAnsi="Times New Roman"/>
                <w:noProof/>
                <w:vertAlign w:val="superscript"/>
              </w:rPr>
              <w:t>1</w:t>
            </w:r>
            <w:r>
              <w:rPr>
                <w:rFonts w:ascii="Times New Roman" w:hAnsi="Times New Roman"/>
              </w:rPr>
              <w:fldChar w:fldCharType="end"/>
            </w:r>
          </w:p>
          <w:p w14:paraId="7C622158" w14:textId="00F2DCCE" w:rsidR="00565FD2" w:rsidRDefault="00565FD2" w:rsidP="00565FD2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 w:cs="Times New Roman"/>
              </w:rPr>
              <w:t>Selective use of oral Mechanical Bowel Preparation (</w:t>
            </w:r>
            <w:r>
              <w:rPr>
                <w:rFonts w:ascii="Times New Roman" w:hAnsi="Times New Roman"/>
              </w:rPr>
              <w:t xml:space="preserve">4 L of </w:t>
            </w:r>
            <w:proofErr w:type="spellStart"/>
            <w:r w:rsidRPr="001D23A9">
              <w:rPr>
                <w:rFonts w:ascii="Times New Roman" w:hAnsi="Times New Roman"/>
              </w:rPr>
              <w:t>GoLytely</w:t>
            </w:r>
            <w:proofErr w:type="spellEnd"/>
            <w:r>
              <w:rPr>
                <w:rFonts w:ascii="Times New Roman" w:hAnsi="Times New Roman"/>
              </w:rPr>
              <w:t>®):</w:t>
            </w:r>
          </w:p>
          <w:p w14:paraId="5BA61EA2" w14:textId="77777777" w:rsidR="00565FD2" w:rsidRDefault="00565FD2" w:rsidP="00565FD2">
            <w:pPr>
              <w:ind w:left="72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If </w:t>
            </w:r>
            <w:r w:rsidRPr="00FB5ED6">
              <w:rPr>
                <w:rFonts w:ascii="Times New Roman" w:hAnsi="Times New Roman"/>
              </w:rPr>
              <w:t>diverting ileostomy or intraoperative colonoscopy</w:t>
            </w:r>
            <w:r>
              <w:rPr>
                <w:rFonts w:ascii="Times New Roman" w:hAnsi="Times New Roman"/>
              </w:rPr>
              <w:t xml:space="preserve"> was </w:t>
            </w:r>
            <w:r w:rsidRPr="00FB5ED6">
              <w:rPr>
                <w:rFonts w:ascii="Times New Roman" w:hAnsi="Times New Roman"/>
              </w:rPr>
              <w:t>planned</w:t>
            </w:r>
            <w:r>
              <w:rPr>
                <w:rFonts w:ascii="Times New Roman" w:hAnsi="Times New Roman"/>
              </w:rPr>
              <w:t>.</w:t>
            </w:r>
          </w:p>
          <w:p w14:paraId="0EF21BD3" w14:textId="77777777" w:rsidR="00565FD2" w:rsidRDefault="00565FD2" w:rsidP="00565FD2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2</w:t>
            </w:r>
            <w:r w:rsidRPr="00EE501A">
              <w:rPr>
                <w:rFonts w:ascii="Times New Roman" w:hAnsi="Times New Roman"/>
              </w:rPr>
              <w:t xml:space="preserve"> Fleet enemas</w:t>
            </w:r>
            <w:r>
              <w:rPr>
                <w:rFonts w:ascii="Times New Roman" w:hAnsi="Times New Roman"/>
              </w:rPr>
              <w:t>®</w:t>
            </w:r>
            <w:r w:rsidRPr="00EE501A"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 xml:space="preserve">the morning of surgery </w:t>
            </w:r>
          </w:p>
          <w:p w14:paraId="79222180" w14:textId="77777777" w:rsidR="00565FD2" w:rsidRDefault="00565FD2" w:rsidP="00565FD2">
            <w:pPr>
              <w:ind w:left="7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/>
              </w:rPr>
              <w:t>In</w:t>
            </w:r>
            <w:r w:rsidRPr="00EE501A">
              <w:rPr>
                <w:rFonts w:ascii="Times New Roman" w:hAnsi="Times New Roman"/>
              </w:rPr>
              <w:t xml:space="preserve"> patients undergoing sigmoid resection and </w:t>
            </w:r>
            <w:proofErr w:type="spellStart"/>
            <w:r w:rsidRPr="00EE501A">
              <w:rPr>
                <w:rFonts w:ascii="Times New Roman" w:hAnsi="Times New Roman"/>
              </w:rPr>
              <w:t>proctocolectomy</w:t>
            </w:r>
            <w:proofErr w:type="spellEnd"/>
            <w:r w:rsidRPr="00EE501A">
              <w:rPr>
                <w:rFonts w:ascii="Times New Roman" w:hAnsi="Times New Roman"/>
              </w:rPr>
              <w:t xml:space="preserve"> without </w:t>
            </w:r>
            <w:proofErr w:type="spellStart"/>
            <w:r w:rsidRPr="00EE501A">
              <w:rPr>
                <w:rFonts w:ascii="Times New Roman" w:hAnsi="Times New Roman"/>
              </w:rPr>
              <w:t>ileal</w:t>
            </w:r>
            <w:proofErr w:type="spellEnd"/>
            <w:r w:rsidRPr="00EE501A">
              <w:rPr>
                <w:rFonts w:ascii="Times New Roman" w:hAnsi="Times New Roman"/>
              </w:rPr>
              <w:t xml:space="preserve"> pouch-anal anastomosis</w:t>
            </w:r>
          </w:p>
          <w:p w14:paraId="2D6C2004" w14:textId="77777777" w:rsidR="00565FD2" w:rsidRPr="00220B7A" w:rsidRDefault="00565FD2" w:rsidP="00565F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eoperative short-acting sedative in selected patients (younger than 65 years old)</w:t>
            </w:r>
          </w:p>
        </w:tc>
      </w:tr>
      <w:tr w:rsidR="00565FD2" w:rsidRPr="00220B7A" w14:paraId="03435C16" w14:textId="77777777" w:rsidTr="00565FD2">
        <w:trPr>
          <w:trHeight w:val="1980"/>
        </w:trPr>
        <w:tc>
          <w:tcPr>
            <w:tcW w:w="2660" w:type="dxa"/>
          </w:tcPr>
          <w:p w14:paraId="486D1A21" w14:textId="77777777" w:rsidR="00565FD2" w:rsidRPr="00145E89" w:rsidRDefault="00565FD2" w:rsidP="00565FD2">
            <w:pPr>
              <w:rPr>
                <w:rFonts w:ascii="Times New Roman" w:hAnsi="Times New Roman" w:cs="Times New Roman"/>
                <w:b/>
                <w:i/>
              </w:rPr>
            </w:pPr>
            <w:r w:rsidRPr="00145E89">
              <w:rPr>
                <w:rFonts w:ascii="Times New Roman" w:hAnsi="Times New Roman" w:cs="Times New Roman"/>
                <w:b/>
                <w:i/>
              </w:rPr>
              <w:t>Intraoperative period</w:t>
            </w:r>
          </w:p>
        </w:tc>
        <w:tc>
          <w:tcPr>
            <w:tcW w:w="10516" w:type="dxa"/>
          </w:tcPr>
          <w:p w14:paraId="1C904061" w14:textId="77777777" w:rsidR="00565FD2" w:rsidRDefault="00565FD2" w:rsidP="00565FD2">
            <w:pPr>
              <w:rPr>
                <w:rFonts w:ascii="Times New Roman" w:hAnsi="Times New Roman" w:cs="Times New Roman"/>
                <w:vertAlign w:val="superscript"/>
              </w:rPr>
            </w:pPr>
            <w:r>
              <w:rPr>
                <w:rFonts w:ascii="Times New Roman" w:hAnsi="Times New Roman" w:cs="Times New Roman"/>
              </w:rPr>
              <w:t>Antibiotic and DVT prophylaxis as per guidelines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CcmF0emxlcjwvQXV0aG9yPjxZZWFyPjIwMTM8L1llYXI+
PFJlY051bT4xMTQ1PC9SZWNOdW0+PERpc3BsYXlUZXh0PjxzdHlsZSBmYWNlPSJzdXBlcnNjcmlw
dCI+Mjwvc3R5bGU+PC9EaXNwbGF5VGV4dD48cmVjb3JkPjxyZWMtbnVtYmVyPjExNDU8L3JlYy1u
dW1iZXI+PGZvcmVpZ24ta2V5cz48a2V5IGFwcD0iRU4iIGRiLWlkPSJ6MGRmeDA1ZHI5cnd0NmVl
dHJtdnY1cHJ6c3N3dmRkc3ZkdjAiIHRpbWVzdGFtcD0iMTQ2MjI5NDUxNyI+MTE0NTwva2V5Pjwv
Zm9yZWlnbi1rZXlzPjxyZWYtdHlwZSBuYW1lPSJKb3VybmFsIEFydGljbGUiPjE3PC9yZWYtdHlw
ZT48Y29udHJpYnV0b3JzPjxhdXRob3JzPjxhdXRob3I+QnJhdHpsZXIsIEQuIFcuPC9hdXRob3I+
PGF1dGhvcj5EZWxsaW5nZXIsIEUuIFAuPC9hdXRob3I+PGF1dGhvcj5PbHNlbiwgSy4gTS48L2F1
dGhvcj48YXV0aG9yPlBlcmwsIFQuIE0uPC9hdXRob3I+PGF1dGhvcj5BdXdhZXJ0ZXIsIFAuIEcu
PC9hdXRob3I+PGF1dGhvcj5Cb2xvbiwgTS4gSy48L2F1dGhvcj48YXV0aG9yPkZpc2gsIEQuIE4u
PC9hdXRob3I+PGF1dGhvcj5OYXBvbGl0YW5vLCBMLiBNLjwvYXV0aG9yPjxhdXRob3I+U2F3eWVy
LCBSLiBHLjwvYXV0aG9yPjxhdXRob3I+U2xhaW4sIEQuPC9hdXRob3I+PGF1dGhvcj5TdGVpbmJl
cmcsIEouIFAuPC9hdXRob3I+PGF1dGhvcj5XZWluc3RlaW4sIFIuIEEuPC9hdXRob3I+PGF1dGhv
cj5BbWVyaWNhbiBTb2NpZXR5IG9mIEhlYWx0aC1TeXN0ZW0sIFBoYXJtYWNpc3RzPC9hdXRob3I+
PGF1dGhvcj5JbmZlY3Rpb3VzIERpc2Vhc2UgU29jaWV0eSBvZiwgQW1lcmljYTwvYXV0aG9yPjxh
dXRob3I+U3VyZ2ljYWwgSW5mZWN0aW9uLCBTb2NpZXR5PC9hdXRob3I+PGF1dGhvcj5Tb2NpZXR5
IGZvciBIZWFsdGhjYXJlIEVwaWRlbWlvbG9neSBvZiwgQW1lcmljYTwvYXV0aG9yPjwvYXV0aG9y
cz48L2NvbnRyaWJ1dG9ycz48YXV0aC1hZGRyZXNzPkNvbGxlZ2Ugb2YgTWVkaWNpbmUsIE9rbGFo
b21hIFVuaXZlcnNpdHkgSGVhbHRoIFNjaWVuY2VzIENlbnRlciwgT2tsYWhvbWEgQ2l0eSwgT0ss
IFVTQS48L2F1dGgtYWRkcmVzcz48dGl0bGVzPjx0aXRsZT5DbGluaWNhbCBwcmFjdGljZSBndWlk
ZWxpbmVzIGZvciBhbnRpbWljcm9iaWFsIHByb3BoeWxheGlzIGluIHN1cmdlcnk8L3RpdGxlPjxz
ZWNvbmRhcnktdGl0bGU+QW0gSiBIZWFsdGggU3lzdCBQaGFybTwvc2Vjb25kYXJ5LXRpdGxlPjwv
dGl0bGVzPjxwZXJpb2RpY2FsPjxmdWxsLXRpdGxlPkFtZXJpY2FuIEpvdXJuYWwgb2YgSGVhbHRo
LVN5c3RlbSBQaGFybWFjeTwvZnVsbC10aXRsZT48YWJici0xPkFtLiBKLiBIZWFsdGggU3lzdC4g
UGhhcm0uPC9hYmJyLTE+PGFiYnItMj5BbSBKIEhlYWx0aCBTeXN0IFBoYXJtPC9hYmJyLTI+PC9w
ZXJpb2RpY2FsPjxwYWdlcz4xOTUtMjgzPC9wYWdlcz48dm9sdW1lPjcwPC92b2x1bWU+PG51bWJl
cj4zPC9udW1iZXI+PGtleXdvcmRzPjxrZXl3b3JkPkFudGktQmFjdGVyaWFsIEFnZW50cy9hZHZl
cnNlIGVmZmVjdHMvKnRoZXJhcGV1dGljIHVzZTwva2V5d29yZD48a2V5d29yZD5BbnRpYmlvdGlj
IFByb3BoeWxheGlzL2FkdmVyc2UgZWZmZWN0cy8qbWV0aG9kczwva2V5d29yZD48a2V5d29yZD5I
dW1hbnM8L2tleXdvcmQ+PGtleXdvcmQ+UHJhY3RpY2UgUGF0dGVybnMsIFBoeXNpY2lhbnMmYXBv
czs8L2tleXdvcmQ+PGtleXdvcmQ+U3VyZ2ljYWwgUHJvY2VkdXJlcywgT3BlcmF0aXZlL21ldGhv
ZHM8L2tleXdvcmQ+PGtleXdvcmQ+U3VyZ2ljYWwgV291bmQgSW5mZWN0aW9uLypwcmV2ZW50aW9u
ICZhbXA7IGNvbnRyb2w8L2tleXdvcmQ+PC9rZXl3b3Jkcz48ZGF0ZXM+PHllYXI+MjAxMzwveWVh
cj48cHViLWRhdGVzPjxkYXRlPkZlYiAxPC9kYXRlPjwvcHViLWRhdGVzPjwvZGF0ZXM+PGlzYm4+
MTUzNS0yOTAwIChFbGVjdHJvbmljKSYjeEQ7MTA3OS0yMDgyIChMaW5raW5nKTwvaXNibj48YWNj
ZXNzaW9uLW51bT4yMzMyNzk4MTwvYWNjZXNzaW9uLW51bT48dXJscz48cmVsYXRlZC11cmxzPjx1
cmw+aHR0cDovL3d3dy5uY2JpLm5sbS5uaWguZ292L3B1Ym1lZC8yMzMyNzk4MTwvdXJsPjx1cmw+
aHR0cDovL3d3dy5hamhwLm9yZy9jb250ZW50LzcwLzMvMTk1LmZ1bGwucGRmPC91cmw+PC9yZWxh
dGVkLXVybHM+PC91cmxzPjxlbGVjdHJvbmljLXJlc291cmNlLW51bT4xMC4yMTQ2L2FqaHAxMjA1
Njg8L2VsZWN0cm9uaWMtcmVzb3VyY2UtbnVtPjwvcmVjb3JkPjwvQ2l0ZT48L0VuZE5vdGU+AG==
</w:fldData>
              </w:fldChar>
            </w:r>
            <w:r w:rsidR="00D53438">
              <w:rPr>
                <w:rFonts w:ascii="Times New Roman" w:hAnsi="Times New Roman" w:cs="Times New Roman"/>
              </w:rPr>
              <w:instrText xml:space="preserve"> ADDIN EN.CITE </w:instrText>
            </w:r>
            <w:r w:rsidR="00D53438">
              <w:rPr>
                <w:rFonts w:ascii="Times New Roman" w:hAnsi="Times New Roman" w:cs="Times New Roman"/>
              </w:rPr>
              <w:fldChar w:fldCharType="begin">
                <w:fldData xml:space="preserve">PEVuZE5vdGU+PENpdGU+PEF1dGhvcj5CcmF0emxlcjwvQXV0aG9yPjxZZWFyPjIwMTM8L1llYXI+
PFJlY051bT4xMTQ1PC9SZWNOdW0+PERpc3BsYXlUZXh0PjxzdHlsZSBmYWNlPSJzdXBlcnNjcmlw
dCI+Mjwvc3R5bGU+PC9EaXNwbGF5VGV4dD48cmVjb3JkPjxyZWMtbnVtYmVyPjExNDU8L3JlYy1u
dW1iZXI+PGZvcmVpZ24ta2V5cz48a2V5IGFwcD0iRU4iIGRiLWlkPSJ6MGRmeDA1ZHI5cnd0NmVl
dHJtdnY1cHJ6c3N3dmRkc3ZkdjAiIHRpbWVzdGFtcD0iMTQ2MjI5NDUxNyI+MTE0NTwva2V5Pjwv
Zm9yZWlnbi1rZXlzPjxyZWYtdHlwZSBuYW1lPSJKb3VybmFsIEFydGljbGUiPjE3PC9yZWYtdHlw
ZT48Y29udHJpYnV0b3JzPjxhdXRob3JzPjxhdXRob3I+QnJhdHpsZXIsIEQuIFcuPC9hdXRob3I+
PGF1dGhvcj5EZWxsaW5nZXIsIEUuIFAuPC9hdXRob3I+PGF1dGhvcj5PbHNlbiwgSy4gTS48L2F1
dGhvcj48YXV0aG9yPlBlcmwsIFQuIE0uPC9hdXRob3I+PGF1dGhvcj5BdXdhZXJ0ZXIsIFAuIEcu
PC9hdXRob3I+PGF1dGhvcj5Cb2xvbiwgTS4gSy48L2F1dGhvcj48YXV0aG9yPkZpc2gsIEQuIE4u
PC9hdXRob3I+PGF1dGhvcj5OYXBvbGl0YW5vLCBMLiBNLjwvYXV0aG9yPjxhdXRob3I+U2F3eWVy
LCBSLiBHLjwvYXV0aG9yPjxhdXRob3I+U2xhaW4sIEQuPC9hdXRob3I+PGF1dGhvcj5TdGVpbmJl
cmcsIEouIFAuPC9hdXRob3I+PGF1dGhvcj5XZWluc3RlaW4sIFIuIEEuPC9hdXRob3I+PGF1dGhv
cj5BbWVyaWNhbiBTb2NpZXR5IG9mIEhlYWx0aC1TeXN0ZW0sIFBoYXJtYWNpc3RzPC9hdXRob3I+
PGF1dGhvcj5JbmZlY3Rpb3VzIERpc2Vhc2UgU29jaWV0eSBvZiwgQW1lcmljYTwvYXV0aG9yPjxh
dXRob3I+U3VyZ2ljYWwgSW5mZWN0aW9uLCBTb2NpZXR5PC9hdXRob3I+PGF1dGhvcj5Tb2NpZXR5
IGZvciBIZWFsdGhjYXJlIEVwaWRlbWlvbG9neSBvZiwgQW1lcmljYTwvYXV0aG9yPjwvYXV0aG9y
cz48L2NvbnRyaWJ1dG9ycz48YXV0aC1hZGRyZXNzPkNvbGxlZ2Ugb2YgTWVkaWNpbmUsIE9rbGFo
b21hIFVuaXZlcnNpdHkgSGVhbHRoIFNjaWVuY2VzIENlbnRlciwgT2tsYWhvbWEgQ2l0eSwgT0ss
IFVTQS48L2F1dGgtYWRkcmVzcz48dGl0bGVzPjx0aXRsZT5DbGluaWNhbCBwcmFjdGljZSBndWlk
ZWxpbmVzIGZvciBhbnRpbWljcm9iaWFsIHByb3BoeWxheGlzIGluIHN1cmdlcnk8L3RpdGxlPjxz
ZWNvbmRhcnktdGl0bGU+QW0gSiBIZWFsdGggU3lzdCBQaGFybTwvc2Vjb25kYXJ5LXRpdGxlPjwv
dGl0bGVzPjxwZXJpb2RpY2FsPjxmdWxsLXRpdGxlPkFtZXJpY2FuIEpvdXJuYWwgb2YgSGVhbHRo
LVN5c3RlbSBQaGFybWFjeTwvZnVsbC10aXRsZT48YWJici0xPkFtLiBKLiBIZWFsdGggU3lzdC4g
UGhhcm0uPC9hYmJyLTE+PGFiYnItMj5BbSBKIEhlYWx0aCBTeXN0IFBoYXJtPC9hYmJyLTI+PC9w
ZXJpb2RpY2FsPjxwYWdlcz4xOTUtMjgzPC9wYWdlcz48dm9sdW1lPjcwPC92b2x1bWU+PG51bWJl
cj4zPC9udW1iZXI+PGtleXdvcmRzPjxrZXl3b3JkPkFudGktQmFjdGVyaWFsIEFnZW50cy9hZHZl
cnNlIGVmZmVjdHMvKnRoZXJhcGV1dGljIHVzZTwva2V5d29yZD48a2V5d29yZD5BbnRpYmlvdGlj
IFByb3BoeWxheGlzL2FkdmVyc2UgZWZmZWN0cy8qbWV0aG9kczwva2V5d29yZD48a2V5d29yZD5I
dW1hbnM8L2tleXdvcmQ+PGtleXdvcmQ+UHJhY3RpY2UgUGF0dGVybnMsIFBoeXNpY2lhbnMmYXBv
czs8L2tleXdvcmQ+PGtleXdvcmQ+U3VyZ2ljYWwgUHJvY2VkdXJlcywgT3BlcmF0aXZlL21ldGhv
ZHM8L2tleXdvcmQ+PGtleXdvcmQ+U3VyZ2ljYWwgV291bmQgSW5mZWN0aW9uLypwcmV2ZW50aW9u
ICZhbXA7IGNvbnRyb2w8L2tleXdvcmQ+PC9rZXl3b3Jkcz48ZGF0ZXM+PHllYXI+MjAxMzwveWVh
cj48cHViLWRhdGVzPjxkYXRlPkZlYiAxPC9kYXRlPjwvcHViLWRhdGVzPjwvZGF0ZXM+PGlzYm4+
MTUzNS0yOTAwIChFbGVjdHJvbmljKSYjeEQ7MTA3OS0yMDgyIChMaW5raW5nKTwvaXNibj48YWNj
ZXNzaW9uLW51bT4yMzMyNzk4MTwvYWNjZXNzaW9uLW51bT48dXJscz48cmVsYXRlZC11cmxzPjx1
cmw+aHR0cDovL3d3dy5uY2JpLm5sbS5uaWguZ292L3B1Ym1lZC8yMzMyNzk4MTwvdXJsPjx1cmw+
aHR0cDovL3d3dy5hamhwLm9yZy9jb250ZW50LzcwLzMvMTk1LmZ1bGwucGRmPC91cmw+PC9yZWxh
dGVkLXVybHM+PC91cmxzPjxlbGVjdHJvbmljLXJlc291cmNlLW51bT4xMC4yMTQ2L2FqaHAxMjA1
Njg8L2VsZWN0cm9uaWMtcmVzb3VyY2UtbnVtPjwvcmVjb3JkPjwvQ2l0ZT48L0VuZE5vdGU+AG==
</w:fldData>
              </w:fldChar>
            </w:r>
            <w:r w:rsidR="00D53438">
              <w:rPr>
                <w:rFonts w:ascii="Times New Roman" w:hAnsi="Times New Roman" w:cs="Times New Roman"/>
              </w:rPr>
              <w:instrText xml:space="preserve"> ADDIN EN.CITE.DATA  </w:instrText>
            </w:r>
            <w:r w:rsidR="00D53438">
              <w:rPr>
                <w:rFonts w:ascii="Times New Roman" w:hAnsi="Times New Roman" w:cs="Times New Roman"/>
              </w:rPr>
            </w:r>
            <w:r w:rsidR="00D53438"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D53438" w:rsidRPr="00D53438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6C4747">
              <w:rPr>
                <w:rFonts w:ascii="Times New Roman" w:hAnsi="Times New Roman" w:cs="Times New Roman"/>
                <w:vertAlign w:val="superscript"/>
              </w:rPr>
              <w:t>**</w:t>
            </w:r>
          </w:p>
          <w:p w14:paraId="65027B4A" w14:textId="77777777" w:rsidR="00565FD2" w:rsidRDefault="00565FD2" w:rsidP="00565F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/>
              </w:rPr>
              <w:t>DVT pharmacological prophylaxis as per guidelines and P</w:t>
            </w:r>
            <w:r w:rsidRPr="00676C4F">
              <w:rPr>
                <w:rFonts w:ascii="Times New Roman" w:hAnsi="Times New Roman"/>
              </w:rPr>
              <w:t>eristaltic pneumatic compression of the legs</w:t>
            </w:r>
            <w:r>
              <w:rPr>
                <w:rFonts w:ascii="Times New Roman" w:hAnsi="Times New Roman"/>
                <w:vertAlign w:val="superscript"/>
              </w:rPr>
              <w:t>***</w:t>
            </w:r>
            <w:r>
              <w:rPr>
                <w:rFonts w:ascii="Times New Roman" w:hAnsi="Times New Roman"/>
              </w:rPr>
              <w:t xml:space="preserve"> </w:t>
            </w:r>
          </w:p>
          <w:p w14:paraId="2B40AC9C" w14:textId="77777777" w:rsidR="00565FD2" w:rsidRDefault="00565FD2" w:rsidP="00565FD2">
            <w:pPr>
              <w:rPr>
                <w:rFonts w:ascii="Times New Roman" w:hAnsi="Times New Roman"/>
              </w:rPr>
            </w:pPr>
            <w:r>
              <w:rPr>
                <w:rFonts w:ascii="Times New Roman" w:hAnsi="Times New Roman" w:cs="Times New Roman"/>
              </w:rPr>
              <w:t xml:space="preserve">Maintain normothermia </w:t>
            </w:r>
            <w:r>
              <w:rPr>
                <w:rFonts w:ascii="Times New Roman" w:hAnsi="Times New Roman"/>
              </w:rPr>
              <w:t>(core T &gt; 36º C)</w:t>
            </w:r>
          </w:p>
          <w:p w14:paraId="6B2AB7A2" w14:textId="77777777" w:rsidR="00565FD2" w:rsidRDefault="00565FD2" w:rsidP="00565F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oracic epidural analgesia, mainly for open or laparoscopic rectal procedures</w:t>
            </w:r>
          </w:p>
          <w:p w14:paraId="60D3AF52" w14:textId="77777777" w:rsidR="00565FD2" w:rsidRDefault="00565FD2" w:rsidP="00565FD2">
            <w:pPr>
              <w:ind w:left="7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>
              <w:rPr>
                <w:rFonts w:ascii="Times New Roman" w:hAnsi="Times New Roman" w:cs="Times New Roman"/>
                <w:vertAlign w:val="subscript"/>
              </w:rPr>
              <w:t>8</w:t>
            </w:r>
            <w:r>
              <w:rPr>
                <w:rFonts w:ascii="Times New Roman" w:hAnsi="Times New Roman" w:cs="Times New Roman"/>
              </w:rPr>
              <w:t>-T</w:t>
            </w:r>
            <w:r>
              <w:rPr>
                <w:rFonts w:ascii="Times New Roman" w:hAnsi="Times New Roman" w:cs="Times New Roman"/>
                <w:vertAlign w:val="subscript"/>
              </w:rPr>
              <w:t xml:space="preserve">9 </w:t>
            </w:r>
            <w:proofErr w:type="spellStart"/>
            <w:r>
              <w:rPr>
                <w:rFonts w:ascii="Times New Roman" w:hAnsi="Times New Roman" w:cs="Times New Roman"/>
              </w:rPr>
              <w:t>Ileocecal</w:t>
            </w:r>
            <w:proofErr w:type="spellEnd"/>
            <w:r>
              <w:rPr>
                <w:rFonts w:ascii="Times New Roman" w:hAnsi="Times New Roman" w:cs="Times New Roman"/>
              </w:rPr>
              <w:t xml:space="preserve"> and right hemicolectomy </w:t>
            </w:r>
          </w:p>
          <w:p w14:paraId="33F9C52A" w14:textId="77777777" w:rsidR="00565FD2" w:rsidRDefault="00565FD2" w:rsidP="00565FD2">
            <w:pPr>
              <w:ind w:left="7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>
              <w:rPr>
                <w:rFonts w:ascii="Times New Roman" w:hAnsi="Times New Roman" w:cs="Times New Roman"/>
                <w:vertAlign w:val="subscript"/>
              </w:rPr>
              <w:t>9</w:t>
            </w:r>
            <w:r>
              <w:rPr>
                <w:rFonts w:ascii="Times New Roman" w:hAnsi="Times New Roman" w:cs="Times New Roman"/>
              </w:rPr>
              <w:t>-T</w:t>
            </w:r>
            <w:r>
              <w:rPr>
                <w:rFonts w:ascii="Times New Roman" w:hAnsi="Times New Roman" w:cs="Times New Roman"/>
                <w:vertAlign w:val="subscript"/>
              </w:rPr>
              <w:t xml:space="preserve">12 </w:t>
            </w:r>
            <w:r>
              <w:rPr>
                <w:rFonts w:ascii="Times New Roman" w:hAnsi="Times New Roman" w:cs="Times New Roman"/>
              </w:rPr>
              <w:t>transverse, left and sigmoid resections; rectal resection</w:t>
            </w:r>
          </w:p>
          <w:p w14:paraId="100DB713" w14:textId="77777777" w:rsidR="00565FD2" w:rsidRDefault="00565FD2" w:rsidP="00565F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 routine nasogastric or abdominal drainage</w:t>
            </w:r>
          </w:p>
          <w:p w14:paraId="79350D12" w14:textId="77777777" w:rsidR="00565FD2" w:rsidRPr="007C5F24" w:rsidRDefault="00565FD2" w:rsidP="00565F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Routine prophylactic antiemetic </w:t>
            </w:r>
          </w:p>
        </w:tc>
      </w:tr>
      <w:tr w:rsidR="00565FD2" w:rsidRPr="00220B7A" w14:paraId="5D9E217F" w14:textId="77777777" w:rsidTr="00565FD2">
        <w:trPr>
          <w:trHeight w:val="1846"/>
        </w:trPr>
        <w:tc>
          <w:tcPr>
            <w:tcW w:w="2660" w:type="dxa"/>
          </w:tcPr>
          <w:p w14:paraId="4A3064E0" w14:textId="77777777" w:rsidR="00565FD2" w:rsidRPr="00145E89" w:rsidRDefault="00565FD2" w:rsidP="00565FD2">
            <w:pPr>
              <w:rPr>
                <w:rFonts w:ascii="Times New Roman" w:hAnsi="Times New Roman" w:cs="Times New Roman"/>
                <w:b/>
                <w:i/>
              </w:rPr>
            </w:pPr>
            <w:r w:rsidRPr="00145E89">
              <w:rPr>
                <w:rFonts w:ascii="Times New Roman" w:hAnsi="Times New Roman" w:cs="Times New Roman"/>
                <w:b/>
                <w:i/>
              </w:rPr>
              <w:t>Postoperative period</w:t>
            </w:r>
          </w:p>
        </w:tc>
        <w:tc>
          <w:tcPr>
            <w:tcW w:w="10516" w:type="dxa"/>
          </w:tcPr>
          <w:p w14:paraId="3D9AB7A6" w14:textId="77777777" w:rsidR="00565FD2" w:rsidRDefault="00565FD2" w:rsidP="00565F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Intravenous fluids discontinued the morning of day 1 </w:t>
            </w:r>
          </w:p>
          <w:p w14:paraId="738436B7" w14:textId="77777777" w:rsidR="00565FD2" w:rsidRDefault="00565FD2" w:rsidP="00565F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ral Fluids (including 2 cans of Ensure®) on day 0, diet as tolerated on day 1</w:t>
            </w:r>
          </w:p>
          <w:p w14:paraId="3233FB66" w14:textId="77777777" w:rsidR="00565FD2" w:rsidRDefault="00565FD2" w:rsidP="00565F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tients encouraged to sit in a chair on day 0; Mobilization goal of at least 6 h on day 1</w:t>
            </w:r>
          </w:p>
          <w:p w14:paraId="0F4047B5" w14:textId="77777777" w:rsidR="00565FD2" w:rsidRDefault="00565FD2" w:rsidP="00565F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ilk of magnesia (30 ml every 12 h) in patients without an ileostomy, started on day 1</w:t>
            </w:r>
          </w:p>
          <w:p w14:paraId="300BA174" w14:textId="77777777" w:rsidR="00565FD2" w:rsidRDefault="00565FD2" w:rsidP="00565F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Thoracic epidural analgesia or patient controlled analgesia for 48 h </w:t>
            </w:r>
          </w:p>
          <w:p w14:paraId="493DA98B" w14:textId="77777777" w:rsidR="00565FD2" w:rsidRPr="00220B7A" w:rsidRDefault="00565FD2" w:rsidP="00565F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ultimodal analgesia </w:t>
            </w:r>
          </w:p>
        </w:tc>
      </w:tr>
    </w:tbl>
    <w:p w14:paraId="1677E379" w14:textId="77777777" w:rsidR="00565FD2" w:rsidRDefault="00565FD2"/>
    <w:p w14:paraId="105E66BC" w14:textId="59933DD0" w:rsidR="00D53438" w:rsidRDefault="00565FD2" w:rsidP="00565FD2">
      <w:pPr>
        <w:tabs>
          <w:tab w:val="left" w:pos="1773"/>
        </w:tabs>
        <w:jc w:val="both"/>
        <w:rPr>
          <w:rFonts w:ascii="Times New Roman" w:hAnsi="Times New Roman" w:cs="Times New Roman"/>
        </w:rPr>
      </w:pPr>
      <w:r w:rsidRPr="00B13878">
        <w:rPr>
          <w:rFonts w:ascii="Times New Roman" w:hAnsi="Times New Roman" w:cs="Times New Roman"/>
          <w:b/>
        </w:rPr>
        <w:t xml:space="preserve">Table </w:t>
      </w:r>
      <w:r>
        <w:rPr>
          <w:rFonts w:ascii="Times New Roman" w:hAnsi="Times New Roman" w:cs="Times New Roman"/>
          <w:b/>
        </w:rPr>
        <w:t>B</w:t>
      </w:r>
      <w:r>
        <w:rPr>
          <w:rFonts w:ascii="Times New Roman" w:hAnsi="Times New Roman" w:cs="Times New Roman"/>
        </w:rPr>
        <w:t xml:space="preserve">. </w:t>
      </w:r>
      <w:bookmarkStart w:id="0" w:name="_GoBack"/>
      <w:bookmarkEnd w:id="0"/>
      <w:r w:rsidRPr="00562281">
        <w:rPr>
          <w:rFonts w:ascii="Times New Roman" w:hAnsi="Times New Roman"/>
          <w:vertAlign w:val="superscript"/>
        </w:rPr>
        <w:t>*</w:t>
      </w:r>
      <w:r w:rsidRPr="00562281">
        <w:rPr>
          <w:rFonts w:ascii="Times New Roman" w:hAnsi="Times New Roman"/>
        </w:rPr>
        <w:t>Solid food was allowed up to 6 h before surgery</w:t>
      </w:r>
      <w:r w:rsidR="00967525" w:rsidRPr="00562281">
        <w:rPr>
          <w:rFonts w:ascii="Times New Roman" w:hAnsi="Times New Roman"/>
        </w:rPr>
        <w:t>, and clear fluids up to 2 h before surgery</w:t>
      </w:r>
      <w:r w:rsidRPr="00562281">
        <w:rPr>
          <w:rFonts w:ascii="Times New Roman" w:hAnsi="Times New Roman"/>
        </w:rPr>
        <w:t>. A liq</w:t>
      </w:r>
      <w:r>
        <w:rPr>
          <w:rFonts w:ascii="Times New Roman" w:hAnsi="Times New Roman"/>
        </w:rPr>
        <w:t xml:space="preserve">uid diet during the 24 h preceding surgery was prescribed if patients received Mechanical Bowel Preparation. </w:t>
      </w:r>
      <w:r>
        <w:rPr>
          <w:rFonts w:ascii="Times New Roman" w:hAnsi="Times New Roman"/>
          <w:vertAlign w:val="superscript"/>
        </w:rPr>
        <w:t>**</w:t>
      </w:r>
      <w:r w:rsidRPr="000D67D9">
        <w:rPr>
          <w:rFonts w:ascii="Times New Roman" w:hAnsi="Times New Roman"/>
        </w:rPr>
        <w:t xml:space="preserve">Cefazolin </w:t>
      </w:r>
      <w:r>
        <w:rPr>
          <w:rFonts w:ascii="Times New Roman" w:hAnsi="Times New Roman"/>
        </w:rPr>
        <w:t>(</w:t>
      </w:r>
      <w:r w:rsidRPr="000D67D9">
        <w:rPr>
          <w:rFonts w:ascii="Times New Roman" w:hAnsi="Times New Roman"/>
        </w:rPr>
        <w:t>2 g</w:t>
      </w:r>
      <w:r>
        <w:rPr>
          <w:rFonts w:ascii="Times New Roman" w:hAnsi="Times New Roman"/>
        </w:rPr>
        <w:t>)</w:t>
      </w:r>
      <w:r w:rsidRPr="000D67D9">
        <w:rPr>
          <w:rFonts w:ascii="Times New Roman" w:hAnsi="Times New Roman"/>
        </w:rPr>
        <w:t xml:space="preserve"> and metronidazole</w:t>
      </w:r>
      <w:r>
        <w:rPr>
          <w:rFonts w:ascii="Times New Roman" w:hAnsi="Times New Roman"/>
        </w:rPr>
        <w:t xml:space="preserve"> (</w:t>
      </w:r>
      <w:r w:rsidRPr="000D67D9">
        <w:rPr>
          <w:rFonts w:ascii="Times New Roman" w:hAnsi="Times New Roman"/>
        </w:rPr>
        <w:t>500 mg</w:t>
      </w:r>
      <w:r>
        <w:rPr>
          <w:rFonts w:ascii="Times New Roman" w:hAnsi="Times New Roman"/>
        </w:rPr>
        <w:t xml:space="preserve">) were administered as per antibiotic guidelines, and repeated when indicated. </w:t>
      </w:r>
      <w:r>
        <w:rPr>
          <w:rFonts w:ascii="Times New Roman" w:hAnsi="Times New Roman"/>
          <w:vertAlign w:val="superscript"/>
        </w:rPr>
        <w:t>***</w:t>
      </w:r>
      <w:r>
        <w:rPr>
          <w:rFonts w:ascii="Times New Roman" w:hAnsi="Times New Roman"/>
        </w:rPr>
        <w:t xml:space="preserve">Until discharge to the surgical). </w:t>
      </w:r>
      <w:r w:rsidR="00FD1118">
        <w:rPr>
          <w:rFonts w:ascii="Times New Roman" w:hAnsi="Times New Roman" w:cs="Times New Roman"/>
        </w:rPr>
        <w:t xml:space="preserve">DVT = Deep Venous Thrombosis. </w:t>
      </w:r>
    </w:p>
    <w:p w14:paraId="1098029B" w14:textId="77777777" w:rsidR="00D53438" w:rsidRDefault="00D53438" w:rsidP="00565FD2">
      <w:pPr>
        <w:tabs>
          <w:tab w:val="left" w:pos="1773"/>
        </w:tabs>
        <w:jc w:val="both"/>
        <w:rPr>
          <w:rFonts w:ascii="Times New Roman" w:hAnsi="Times New Roman" w:cs="Times New Roman"/>
        </w:rPr>
        <w:sectPr w:rsidR="00D53438" w:rsidSect="00565FD2">
          <w:pgSz w:w="15840" w:h="12240" w:orient="landscape"/>
          <w:pgMar w:top="709" w:right="1440" w:bottom="426" w:left="1440" w:header="708" w:footer="708" w:gutter="0"/>
          <w:cols w:space="708"/>
          <w:docGrid w:linePitch="360"/>
        </w:sectPr>
      </w:pPr>
    </w:p>
    <w:p w14:paraId="32A8B2A6" w14:textId="77777777" w:rsidR="00565FD2" w:rsidRPr="00D53438" w:rsidRDefault="00D53438" w:rsidP="00D53438">
      <w:pPr>
        <w:jc w:val="center"/>
        <w:rPr>
          <w:rFonts w:ascii="Times New Roman" w:hAnsi="Times New Roman" w:cs="Times New Roman"/>
          <w:b/>
        </w:rPr>
      </w:pPr>
      <w:r w:rsidRPr="00D53438">
        <w:rPr>
          <w:rFonts w:ascii="Times New Roman" w:hAnsi="Times New Roman" w:cs="Times New Roman"/>
          <w:b/>
        </w:rPr>
        <w:lastRenderedPageBreak/>
        <w:t>References</w:t>
      </w:r>
    </w:p>
    <w:p w14:paraId="0CDA68F1" w14:textId="77777777" w:rsidR="00565FD2" w:rsidRDefault="00565FD2" w:rsidP="00565FD2">
      <w:pPr>
        <w:tabs>
          <w:tab w:val="left" w:pos="1773"/>
        </w:tabs>
        <w:jc w:val="both"/>
        <w:rPr>
          <w:rFonts w:ascii="Times New Roman" w:hAnsi="Times New Roman" w:cs="Times New Roman"/>
          <w:b/>
        </w:rPr>
      </w:pPr>
    </w:p>
    <w:p w14:paraId="31F8A8D6" w14:textId="77777777" w:rsidR="00565FD2" w:rsidRDefault="00565FD2" w:rsidP="00565FD2">
      <w:pPr>
        <w:tabs>
          <w:tab w:val="left" w:pos="1773"/>
        </w:tabs>
        <w:jc w:val="both"/>
        <w:rPr>
          <w:rFonts w:ascii="Times New Roman" w:hAnsi="Times New Roman" w:cs="Times New Roman"/>
          <w:b/>
        </w:rPr>
      </w:pPr>
    </w:p>
    <w:p w14:paraId="2B71F7EE" w14:textId="77777777" w:rsidR="00D53438" w:rsidRPr="00D53438" w:rsidRDefault="00D53438" w:rsidP="00D53438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53438">
        <w:rPr>
          <w:noProof/>
        </w:rPr>
        <w:t>1.</w:t>
      </w:r>
      <w:r w:rsidRPr="00D53438">
        <w:rPr>
          <w:noProof/>
        </w:rPr>
        <w:tab/>
        <w:t>American Society of Anesthesiologists C: Practice guidelines for preoperative fasting and the use of pharmacologic agents to reduce the risk of pulmonary aspiration: application to healthy patients undergoing elective procedures: an updated report by the American Society of Anesthesiologists Committee on Standards and Practice Parameters. Anesthesiology 2011; 114: 495-511</w:t>
      </w:r>
    </w:p>
    <w:p w14:paraId="4E41254D" w14:textId="77777777" w:rsidR="00D53438" w:rsidRPr="00D53438" w:rsidRDefault="00D53438" w:rsidP="00D53438">
      <w:pPr>
        <w:pStyle w:val="EndNoteBibliography"/>
        <w:rPr>
          <w:noProof/>
        </w:rPr>
      </w:pPr>
      <w:r w:rsidRPr="00D53438">
        <w:rPr>
          <w:noProof/>
        </w:rPr>
        <w:t>2.</w:t>
      </w:r>
      <w:r w:rsidRPr="00D53438">
        <w:rPr>
          <w:noProof/>
        </w:rPr>
        <w:tab/>
        <w:t>Bratzler DW, Dellinger EP, Olsen KM, Perl TM, Auwaerter PG, Bolon MK, Fish DN, Napolitano LM, Sawyer RG, Slain D, Steinberg JP, Weinstein RA, American Society of Health-System P, Infectious Disease Society of A, Surgical Infection S, Society for Healthcare Epidemiology of A: Clinical practice guidelines for antimicrobial prophylaxis in surgery. Am J Health Syst Pharm 2013; 70: 195-283</w:t>
      </w:r>
    </w:p>
    <w:p w14:paraId="3440CB86" w14:textId="77777777" w:rsidR="00565FD2" w:rsidRDefault="00D53438">
      <w:r>
        <w:fldChar w:fldCharType="end"/>
      </w:r>
    </w:p>
    <w:sectPr w:rsidR="00565FD2" w:rsidSect="00D53438">
      <w:pgSz w:w="12240" w:h="15840"/>
      <w:pgMar w:top="1440" w:right="709" w:bottom="1440" w:left="426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Anesthesi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0dfx05dr9rwt6eetrmvv5przsswvddsvdv0&quot;&gt;ERAS guidelines  Copy&lt;record-ids&gt;&lt;item&gt;197&lt;/item&gt;&lt;item&gt;1145&lt;/item&gt;&lt;/record-ids&gt;&lt;/item&gt;&lt;/Libraries&gt;"/>
  </w:docVars>
  <w:rsids>
    <w:rsidRoot w:val="00565FD2"/>
    <w:rsid w:val="00201486"/>
    <w:rsid w:val="003518CC"/>
    <w:rsid w:val="00366C20"/>
    <w:rsid w:val="00562281"/>
    <w:rsid w:val="00565FD2"/>
    <w:rsid w:val="00967525"/>
    <w:rsid w:val="00D53438"/>
    <w:rsid w:val="00FD11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6EDE9B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65FD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65FD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D53438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D53438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65FD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65FD2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D53438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D53438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460</Words>
  <Characters>2626</Characters>
  <Application>Microsoft Macintosh Word</Application>
  <DocSecurity>0</DocSecurity>
  <Lines>21</Lines>
  <Paragraphs>6</Paragraphs>
  <ScaleCrop>false</ScaleCrop>
  <Company/>
  <LinksUpToDate>false</LinksUpToDate>
  <CharactersWithSpaces>30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briele</dc:creator>
  <cp:keywords/>
  <dc:description/>
  <cp:lastModifiedBy>Gabriele</cp:lastModifiedBy>
  <cp:revision>7</cp:revision>
  <dcterms:created xsi:type="dcterms:W3CDTF">2016-10-17T04:21:00Z</dcterms:created>
  <dcterms:modified xsi:type="dcterms:W3CDTF">2017-03-11T13:51:00Z</dcterms:modified>
</cp:coreProperties>
</file>